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A33EB" w14:textId="5793548B" w:rsidR="0037062E" w:rsidRDefault="006F6C09" w:rsidP="0037062E">
      <w:pPr>
        <w:spacing w:line="276" w:lineRule="auto"/>
        <w:jc w:val="center"/>
        <w:rPr>
          <w:rFonts w:ascii="Times New Roman" w:hAnsi="Times New Roman" w:cs="Times New Roman"/>
          <w:b/>
          <w:sz w:val="40"/>
        </w:rPr>
      </w:pPr>
      <w:bookmarkStart w:id="0" w:name="_Hlk41910526"/>
      <w:r>
        <w:rPr>
          <w:noProof/>
          <w:lang w:eastAsia="es-ES"/>
        </w:rPr>
        <w:drawing>
          <wp:inline distT="0" distB="0" distL="0" distR="0" wp14:anchorId="4A1F328F" wp14:editId="29E37E87">
            <wp:extent cx="2595600" cy="913716"/>
            <wp:effectExtent l="0" t="0" r="0" b="1270"/>
            <wp:docPr id="1" name="Imagen 1"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600" cy="913716"/>
                    </a:xfrm>
                    <a:prstGeom prst="rect">
                      <a:avLst/>
                    </a:prstGeom>
                    <a:noFill/>
                    <a:ln>
                      <a:noFill/>
                    </a:ln>
                  </pic:spPr>
                </pic:pic>
              </a:graphicData>
            </a:graphic>
          </wp:inline>
        </w:drawing>
      </w:r>
    </w:p>
    <w:p w14:paraId="4ADB7F57" w14:textId="77777777" w:rsidR="006F6C09" w:rsidRDefault="006F6C09" w:rsidP="0037062E">
      <w:pPr>
        <w:spacing w:line="276" w:lineRule="auto"/>
        <w:jc w:val="center"/>
        <w:rPr>
          <w:rFonts w:ascii="Times New Roman" w:hAnsi="Times New Roman" w:cs="Times New Roman"/>
          <w:b/>
          <w:sz w:val="40"/>
        </w:rPr>
      </w:pPr>
    </w:p>
    <w:p w14:paraId="1C94D53F" w14:textId="7A4EFECC" w:rsidR="006F6C09" w:rsidRPr="006F6C09" w:rsidRDefault="006F6C09" w:rsidP="006F6C09">
      <w:pPr>
        <w:spacing w:line="276" w:lineRule="auto"/>
        <w:ind w:firstLine="708"/>
        <w:jc w:val="center"/>
        <w:rPr>
          <w:rFonts w:ascii="Times New Roman" w:hAnsi="Times New Roman" w:cs="Times New Roman"/>
          <w:bCs/>
          <w:sz w:val="36"/>
          <w:szCs w:val="36"/>
        </w:rPr>
      </w:pPr>
      <w:r w:rsidRPr="006F6C09">
        <w:rPr>
          <w:rFonts w:ascii="Times New Roman" w:hAnsi="Times New Roman" w:cs="Times New Roman"/>
          <w:bCs/>
          <w:sz w:val="36"/>
          <w:szCs w:val="36"/>
        </w:rPr>
        <w:t xml:space="preserve">UNIVERSIDAD TÉCNICA DE COTOPAXI </w:t>
      </w:r>
    </w:p>
    <w:p w14:paraId="50568BB2" w14:textId="77777777" w:rsidR="0037062E" w:rsidRPr="006F6C09" w:rsidRDefault="0037062E" w:rsidP="0037062E">
      <w:pPr>
        <w:spacing w:line="480" w:lineRule="auto"/>
        <w:jc w:val="center"/>
        <w:rPr>
          <w:rFonts w:ascii="Times New Roman" w:hAnsi="Times New Roman" w:cs="Times New Roman"/>
          <w:b/>
          <w:sz w:val="28"/>
          <w:szCs w:val="28"/>
        </w:rPr>
      </w:pPr>
      <w:r w:rsidRPr="006F6C09">
        <w:rPr>
          <w:rFonts w:ascii="Times New Roman" w:hAnsi="Times New Roman" w:cs="Times New Roman"/>
          <w:b/>
          <w:sz w:val="28"/>
          <w:szCs w:val="28"/>
        </w:rPr>
        <w:t>FACULTAD DE CIENCIAS DE LA INGENIERÍA Y APLICADAS</w:t>
      </w:r>
    </w:p>
    <w:p w14:paraId="2615715F" w14:textId="77777777" w:rsidR="00814ED6" w:rsidRPr="00814ED6" w:rsidRDefault="00814ED6" w:rsidP="00814ED6">
      <w:pPr>
        <w:spacing w:line="360" w:lineRule="auto"/>
        <w:jc w:val="center"/>
        <w:rPr>
          <w:rFonts w:ascii="Times New Roman" w:hAnsi="Times New Roman" w:cs="Times New Roman"/>
          <w:b/>
        </w:rPr>
      </w:pPr>
      <w:r w:rsidRPr="00814ED6">
        <w:rPr>
          <w:rFonts w:ascii="Times New Roman" w:hAnsi="Times New Roman" w:cs="Times New Roman"/>
          <w:b/>
        </w:rPr>
        <w:t>CARRERA INGENIERÍA EN INFORMÁTICA Y SISTEMAS COMPUTACIONALES</w:t>
      </w:r>
    </w:p>
    <w:p w14:paraId="648212CA" w14:textId="5B5402CF"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0980E1A4">
                <wp:simplePos x="0" y="0"/>
                <wp:positionH relativeFrom="margin">
                  <wp:align>left</wp:align>
                </wp:positionH>
                <wp:positionV relativeFrom="paragraph">
                  <wp:posOffset>17145</wp:posOffset>
                </wp:positionV>
                <wp:extent cx="6137329" cy="800100"/>
                <wp:effectExtent l="0" t="0" r="15875" b="19050"/>
                <wp:wrapNone/>
                <wp:docPr id="16" name="Cuadro de texto 16"/>
                <wp:cNvGraphicFramePr/>
                <a:graphic xmlns:a="http://schemas.openxmlformats.org/drawingml/2006/main">
                  <a:graphicData uri="http://schemas.microsoft.com/office/word/2010/wordprocessingShape">
                    <wps:wsp>
                      <wps:cNvSpPr txBox="1"/>
                      <wps:spPr>
                        <a:xfrm>
                          <a:off x="0" y="0"/>
                          <a:ext cx="6137329" cy="800100"/>
                        </a:xfrm>
                        <a:prstGeom prst="rect">
                          <a:avLst/>
                        </a:prstGeom>
                        <a:solidFill>
                          <a:schemeClr val="lt1"/>
                        </a:solidFill>
                        <a:ln w="12700">
                          <a:solidFill>
                            <a:prstClr val="black"/>
                          </a:solidFill>
                        </a:ln>
                      </wps:spPr>
                      <wps:txbx>
                        <w:txbxContent>
                          <w:p w14:paraId="61F8E8A1" w14:textId="77777777" w:rsidR="006802AA" w:rsidRPr="0037062E" w:rsidRDefault="006802AA"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6802AA" w:rsidRPr="00CD3215" w:rsidRDefault="006802AA"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83.25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" fillcolor="white [3201]" strokeweight="1pt">
                <v:textbox>
                  <w:txbxContent>
                    <w:p w14:paraId="61F8E8A1" w14:textId="77777777" w:rsidR="006802AA" w:rsidRPr="0037062E" w:rsidRDefault="006802AA"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6802AA" w:rsidRPr="00CD3215" w:rsidRDefault="006802AA"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288DA147" w:rsidR="00586721" w:rsidRDefault="00586721" w:rsidP="0037062E">
      <w:pPr>
        <w:spacing w:line="360" w:lineRule="auto"/>
        <w:ind w:left="4248"/>
        <w:rPr>
          <w:rFonts w:ascii="Times New Roman" w:hAnsi="Times New Roman" w:cs="Times New Roman"/>
          <w:b/>
          <w:sz w:val="24"/>
        </w:rPr>
      </w:pPr>
    </w:p>
    <w:p w14:paraId="5C70D624" w14:textId="77777777" w:rsidR="00EC3FBB" w:rsidRDefault="00EC3FBB"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Chiluisa Osorio Stefany Alejandra</w:t>
      </w:r>
    </w:p>
    <w:p w14:paraId="63C963AE" w14:textId="5E9FCB93"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w:t>
      </w:r>
      <w:r w:rsidR="00775D0E">
        <w:rPr>
          <w:rFonts w:ascii="Times New Roman" w:hAnsi="Times New Roman" w:cs="Times New Roman"/>
          <w:bCs/>
          <w:sz w:val="24"/>
          <w:szCs w:val="24"/>
        </w:rPr>
        <w:t xml:space="preserve"> Cañar</w:t>
      </w:r>
      <w:r w:rsidRPr="006F4B07">
        <w:rPr>
          <w:rFonts w:ascii="Times New Roman" w:hAnsi="Times New Roman" w:cs="Times New Roman"/>
          <w:bCs/>
          <w:sz w:val="24"/>
          <w:szCs w:val="24"/>
        </w:rPr>
        <w:t xml:space="preserve"> Carlos </w:t>
      </w:r>
      <w:proofErr w:type="spellStart"/>
      <w:r w:rsidRPr="006F4B07">
        <w:rPr>
          <w:rFonts w:ascii="Times New Roman" w:hAnsi="Times New Roman" w:cs="Times New Roman"/>
          <w:bCs/>
          <w:sz w:val="24"/>
          <w:szCs w:val="24"/>
        </w:rPr>
        <w:t>Ivan</w:t>
      </w:r>
      <w:proofErr w:type="spellEnd"/>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111EADE8" w:rsidR="0037062E" w:rsidRDefault="0037062E" w:rsidP="0037062E">
      <w:pPr>
        <w:spacing w:line="360" w:lineRule="auto"/>
        <w:ind w:left="4248"/>
        <w:rPr>
          <w:rFonts w:ascii="Times New Roman" w:hAnsi="Times New Roman" w:cs="Times New Roman"/>
          <w:sz w:val="24"/>
          <w:lang w:val="es-EC"/>
        </w:rPr>
      </w:pPr>
    </w:p>
    <w:p w14:paraId="61025E18" w14:textId="37A138B7" w:rsidR="006F6C09" w:rsidRDefault="006F6C09" w:rsidP="0037062E">
      <w:pPr>
        <w:spacing w:line="360" w:lineRule="auto"/>
        <w:ind w:left="4248"/>
        <w:rPr>
          <w:rFonts w:ascii="Times New Roman" w:hAnsi="Times New Roman" w:cs="Times New Roman"/>
          <w:sz w:val="24"/>
          <w:lang w:val="es-EC"/>
        </w:rPr>
      </w:pPr>
    </w:p>
    <w:p w14:paraId="3F09A284" w14:textId="6FAC7A37" w:rsidR="00EC3FBB" w:rsidRDefault="00EC3FBB" w:rsidP="0037062E">
      <w:pPr>
        <w:spacing w:line="360" w:lineRule="auto"/>
        <w:ind w:left="4248"/>
        <w:rPr>
          <w:rFonts w:ascii="Times New Roman" w:hAnsi="Times New Roman" w:cs="Times New Roman"/>
          <w:sz w:val="24"/>
          <w:lang w:val="es-EC"/>
        </w:rPr>
      </w:pPr>
    </w:p>
    <w:p w14:paraId="46D98F22" w14:textId="2354EEA2" w:rsidR="00EC3FBB" w:rsidRDefault="00EC3FBB" w:rsidP="0037062E">
      <w:pPr>
        <w:spacing w:line="360" w:lineRule="auto"/>
        <w:ind w:left="4248"/>
        <w:rPr>
          <w:rFonts w:ascii="Times New Roman" w:hAnsi="Times New Roman" w:cs="Times New Roman"/>
          <w:sz w:val="24"/>
          <w:lang w:val="es-EC"/>
        </w:rPr>
      </w:pPr>
    </w:p>
    <w:p w14:paraId="0C538A2E" w14:textId="7BE8CB91" w:rsidR="00EC3FBB" w:rsidRDefault="00EC3FBB" w:rsidP="0037062E">
      <w:pPr>
        <w:spacing w:line="360" w:lineRule="auto"/>
        <w:ind w:left="4248"/>
        <w:rPr>
          <w:rFonts w:ascii="Times New Roman" w:hAnsi="Times New Roman" w:cs="Times New Roman"/>
          <w:sz w:val="24"/>
          <w:lang w:val="es-EC"/>
        </w:rPr>
      </w:pPr>
    </w:p>
    <w:p w14:paraId="2CD6771B" w14:textId="3AA42358" w:rsidR="00EC3FBB" w:rsidRDefault="00EC3FBB" w:rsidP="0037062E">
      <w:pPr>
        <w:spacing w:line="360" w:lineRule="auto"/>
        <w:ind w:left="4248"/>
        <w:rPr>
          <w:rFonts w:ascii="Times New Roman" w:hAnsi="Times New Roman" w:cs="Times New Roman"/>
          <w:sz w:val="24"/>
          <w:lang w:val="es-EC"/>
        </w:rPr>
      </w:pPr>
    </w:p>
    <w:p w14:paraId="45ECCD52" w14:textId="77777777" w:rsidR="00EC3FBB" w:rsidRPr="00026954" w:rsidRDefault="00EC3FBB"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1E8A8A8D" w14:textId="43F217AB" w:rsidR="0037062E" w:rsidRDefault="0037062E" w:rsidP="00F93A0D">
      <w:pP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End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61456F">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61456F">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61456F">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61456F">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61456F">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61456F">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61456F">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61456F">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61456F">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61456F">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61456F">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61456F">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61456F">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61456F">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61456F">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61456F">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61456F">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61456F">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61456F">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61456F">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61456F">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61456F">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61456F">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61456F">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61456F">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61456F">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61456F">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61456F">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61456F">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61456F">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61456F">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61456F">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61456F">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61456F">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61456F">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61456F">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61456F">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61456F">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61456F">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61456F">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61456F">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61456F">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61456F">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61456F">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61456F">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61456F">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61456F">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61456F">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61456F">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61456F">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61456F">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61456F">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61456F">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61456F">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61456F">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61456F">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61456F">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61456F">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61456F">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61456F">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61456F">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61456F">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61456F">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61456F">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61456F">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61456F">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61456F">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61456F">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61456F">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61456F">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61456F"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61456F"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61456F"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61456F"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61456F">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60AC2304" w:rsidR="007E1AB0" w:rsidRPr="000F7A9B" w:rsidRDefault="00586721" w:rsidP="006802AA">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r w:rsidR="00FC0AD1"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9"/>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462E1D00" w:rsidR="00584DEB" w:rsidRPr="000227F1" w:rsidRDefault="00B0485F" w:rsidP="000227F1">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El</w:t>
      </w:r>
      <w:r w:rsidR="000A1AF3" w:rsidRPr="000227F1">
        <w:rPr>
          <w:rFonts w:ascii="Times New Roman" w:hAnsi="Times New Roman" w:cs="Times New Roman"/>
          <w:sz w:val="24"/>
          <w:szCs w:val="24"/>
          <w:lang w:val="es-EC"/>
        </w:rPr>
        <w:t xml:space="preserve"> desarroll</w:t>
      </w:r>
      <w:r>
        <w:rPr>
          <w:rFonts w:ascii="Times New Roman" w:hAnsi="Times New Roman" w:cs="Times New Roman"/>
          <w:sz w:val="24"/>
          <w:szCs w:val="24"/>
          <w:lang w:val="es-EC"/>
        </w:rPr>
        <w:t xml:space="preserve">o de </w:t>
      </w:r>
      <w:r w:rsidR="000A1AF3" w:rsidRPr="000227F1">
        <w:rPr>
          <w:rFonts w:ascii="Times New Roman" w:hAnsi="Times New Roman" w:cs="Times New Roman"/>
          <w:sz w:val="24"/>
          <w:szCs w:val="24"/>
          <w:lang w:val="es-EC"/>
        </w:rPr>
        <w:t xml:space="preserve">una aplicación web y móvil con requerimientos y metodología adecuada </w:t>
      </w:r>
      <w:r>
        <w:rPr>
          <w:rFonts w:ascii="Times New Roman" w:hAnsi="Times New Roman" w:cs="Times New Roman"/>
          <w:sz w:val="24"/>
          <w:szCs w:val="24"/>
          <w:lang w:val="es-EC"/>
        </w:rPr>
        <w:t xml:space="preserve">para </w:t>
      </w:r>
      <w:r w:rsidR="008A6469" w:rsidRPr="000227F1">
        <w:rPr>
          <w:rFonts w:ascii="Times New Roman" w:hAnsi="Times New Roman" w:cs="Times New Roman"/>
          <w:sz w:val="24"/>
          <w:szCs w:val="24"/>
          <w:lang w:val="es-EC"/>
        </w:rPr>
        <w:t>sistematizar</w:t>
      </w:r>
      <w:r w:rsidR="000A1AF3" w:rsidRPr="000227F1">
        <w:rPr>
          <w:rFonts w:ascii="Times New Roman" w:hAnsi="Times New Roman" w:cs="Times New Roman"/>
          <w:sz w:val="24"/>
          <w:szCs w:val="24"/>
          <w:lang w:val="es-EC"/>
        </w:rPr>
        <w:t xml:space="preserve"> </w:t>
      </w:r>
      <w:r w:rsidR="00584DEB" w:rsidRPr="000227F1">
        <w:rPr>
          <w:rFonts w:ascii="Times New Roman" w:hAnsi="Times New Roman" w:cs="Times New Roman"/>
          <w:sz w:val="24"/>
          <w:szCs w:val="24"/>
          <w:lang w:val="es-EC"/>
        </w:rPr>
        <w:t xml:space="preserve">el </w:t>
      </w:r>
      <w:r w:rsidR="000A1AF3" w:rsidRPr="000227F1">
        <w:rPr>
          <w:rFonts w:ascii="Times New Roman" w:hAnsi="Times New Roman" w:cs="Times New Roman"/>
          <w:sz w:val="24"/>
          <w:szCs w:val="24"/>
          <w:lang w:val="es-EC"/>
        </w:rPr>
        <w:t>control y registro de c</w:t>
      </w:r>
      <w:r w:rsidR="000C1631" w:rsidRPr="000227F1">
        <w:rPr>
          <w:rFonts w:ascii="Times New Roman" w:hAnsi="Times New Roman" w:cs="Times New Roman"/>
          <w:sz w:val="24"/>
          <w:szCs w:val="24"/>
          <w:lang w:val="es-EC"/>
        </w:rPr>
        <w:t xml:space="preserve">itas Médicas del Consultorio Odontológico Integral SOURI del Barrio la Estación. </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6802AA" w:rsidRDefault="006802A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6802AA" w:rsidRDefault="006802A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6802AA" w:rsidRDefault="006802AA"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6802AA" w:rsidRDefault="006802AA"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5"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4104F9" w14:textId="77777777" w:rsidR="0061456F" w:rsidRDefault="0061456F" w:rsidP="00BA5BB0">
      <w:r>
        <w:separator/>
      </w:r>
    </w:p>
  </w:endnote>
  <w:endnote w:type="continuationSeparator" w:id="0">
    <w:p w14:paraId="58EF2B5F" w14:textId="77777777" w:rsidR="0061456F" w:rsidRDefault="0061456F"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8CC679" w14:textId="77777777" w:rsidR="0061456F" w:rsidRDefault="0061456F" w:rsidP="00BA5BB0">
      <w:r>
        <w:separator/>
      </w:r>
    </w:p>
  </w:footnote>
  <w:footnote w:type="continuationSeparator" w:id="0">
    <w:p w14:paraId="7D4D8C58" w14:textId="77777777" w:rsidR="0061456F" w:rsidRDefault="0061456F"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14:paraId="7521BA69" w14:textId="4416118E" w:rsidR="006802AA" w:rsidRDefault="006802AA">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fldChar w:fldCharType="begin"/>
        </w:r>
        <w:r>
          <w:instrText>PAGE   \* MERGEFORMAT</w:instrText>
        </w:r>
        <w:r>
          <w:fldChar w:fldCharType="separate"/>
        </w:r>
        <w:r>
          <w:rPr>
            <w:noProof/>
          </w:rPr>
          <w:t>37</w:t>
        </w:r>
        <w:r>
          <w:fldChar w:fldCharType="end"/>
        </w:r>
      </w:p>
    </w:sdtContent>
  </w:sdt>
  <w:p w14:paraId="29F955EB" w14:textId="77777777" w:rsidR="006802AA" w:rsidRDefault="006802A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50CC"/>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456F"/>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02AA"/>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6F6C09"/>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264D"/>
    <w:rsid w:val="00774101"/>
    <w:rsid w:val="0077474A"/>
    <w:rsid w:val="00775B87"/>
    <w:rsid w:val="00775D0E"/>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14ED6"/>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6779C"/>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485F"/>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228C"/>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3FBB"/>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A0D"/>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017"/>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arlos.delacruz9@utc.edu.ec"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4F00A4DE-1F9C-4EF5-8F90-CB6416A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6</Pages>
  <Words>32327</Words>
  <Characters>177804</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6</cp:revision>
  <cp:lastPrinted>2020-06-01T17:45:00Z</cp:lastPrinted>
  <dcterms:created xsi:type="dcterms:W3CDTF">2020-06-01T18:47:00Z</dcterms:created>
  <dcterms:modified xsi:type="dcterms:W3CDTF">2020-06-12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